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88091E" w14:textId="2CD2C0F5" w:rsidR="00FC2737" w:rsidRDefault="00FC2737" w:rsidP="00A510FB">
      <w:pPr>
        <w:pStyle w:val="Title"/>
        <w:spacing w:line="360" w:lineRule="auto"/>
      </w:pPr>
      <w:r w:rsidRPr="00FC2737">
        <w:t>Drug dispensing software requirements</w:t>
      </w:r>
    </w:p>
    <w:p w14:paraId="10BD50F6" w14:textId="45946568" w:rsidR="00FC2737" w:rsidRDefault="00FC2737" w:rsidP="00A510FB">
      <w:pPr>
        <w:pStyle w:val="Heading1"/>
        <w:spacing w:line="360" w:lineRule="auto"/>
      </w:pPr>
      <w:r>
        <w:t>Drug dispensing objectives</w:t>
      </w:r>
    </w:p>
    <w:p w14:paraId="6CF6DB60" w14:textId="26D13416" w:rsidR="00FC2737" w:rsidRPr="00525B36" w:rsidRDefault="00FC2737" w:rsidP="00A510FB">
      <w:pPr>
        <w:spacing w:line="360" w:lineRule="auto"/>
        <w:rPr>
          <w:sz w:val="24"/>
          <w:szCs w:val="24"/>
        </w:rPr>
      </w:pPr>
      <w:r w:rsidRPr="00525B36">
        <w:rPr>
          <w:sz w:val="24"/>
          <w:szCs w:val="24"/>
        </w:rPr>
        <w:t xml:space="preserve">Dispensing a drug means preparing it and giving it to a patient who is the client, ensuring that the drug is pharmaceutically and therapeutically suited for the </w:t>
      </w:r>
      <w:r w:rsidR="009A3964" w:rsidRPr="00525B36">
        <w:rPr>
          <w:sz w:val="24"/>
          <w:szCs w:val="24"/>
        </w:rPr>
        <w:t xml:space="preserve">intended recommendation, and finally following up on the use of the drug by the patient. </w:t>
      </w:r>
    </w:p>
    <w:p w14:paraId="36FED155" w14:textId="7ACDC5F8" w:rsidR="00FC2737" w:rsidRDefault="00FC2737" w:rsidP="00A510FB">
      <w:pPr>
        <w:pStyle w:val="Heading1"/>
        <w:spacing w:line="360" w:lineRule="auto"/>
      </w:pPr>
      <w:r>
        <w:t>Process of drug dispensing</w:t>
      </w:r>
    </w:p>
    <w:p w14:paraId="59B4F61B" w14:textId="05164BDD" w:rsidR="00FC2737" w:rsidRPr="00525B36" w:rsidRDefault="00FC2737" w:rsidP="00A510FB">
      <w:pPr>
        <w:spacing w:line="360" w:lineRule="auto"/>
        <w:rPr>
          <w:sz w:val="24"/>
          <w:szCs w:val="24"/>
        </w:rPr>
      </w:pPr>
      <w:r w:rsidRPr="00525B36">
        <w:rPr>
          <w:sz w:val="24"/>
          <w:szCs w:val="24"/>
        </w:rPr>
        <w:t xml:space="preserve">In the process of dispensing drugs, each involved entity must </w:t>
      </w:r>
      <w:r w:rsidR="009A3964" w:rsidRPr="00525B36">
        <w:rPr>
          <w:sz w:val="24"/>
          <w:szCs w:val="24"/>
        </w:rPr>
        <w:t xml:space="preserve">only perform its suited actions. One entity must not, in whatever case, perform an action reserved for another entity. For instance, a nurse must not be able to perform an action reserved for a doctor such as prescribing a drug. </w:t>
      </w:r>
    </w:p>
    <w:p w14:paraId="4042E9B9" w14:textId="77777777" w:rsidR="00095F37" w:rsidRPr="00525B36" w:rsidRDefault="00095F37" w:rsidP="00A510FB">
      <w:pPr>
        <w:spacing w:line="360" w:lineRule="auto"/>
        <w:rPr>
          <w:sz w:val="24"/>
          <w:szCs w:val="24"/>
        </w:rPr>
      </w:pPr>
      <w:r w:rsidRPr="00525B36">
        <w:rPr>
          <w:sz w:val="24"/>
          <w:szCs w:val="24"/>
        </w:rPr>
        <w:t>A pharmacist must:</w:t>
      </w:r>
    </w:p>
    <w:p w14:paraId="5204F30F" w14:textId="1AD2D76E" w:rsidR="00095F37" w:rsidRPr="00525B36" w:rsidRDefault="00095F37" w:rsidP="00A510FB">
      <w:pPr>
        <w:pStyle w:val="ListParagraph"/>
        <w:numPr>
          <w:ilvl w:val="0"/>
          <w:numId w:val="1"/>
        </w:numPr>
        <w:spacing w:line="360" w:lineRule="auto"/>
        <w:rPr>
          <w:sz w:val="24"/>
          <w:szCs w:val="24"/>
        </w:rPr>
      </w:pPr>
      <w:r w:rsidRPr="00525B36">
        <w:rPr>
          <w:sz w:val="24"/>
          <w:szCs w:val="24"/>
        </w:rPr>
        <w:t>Ensure the therapeutic and pharmaceutic suitability of a prescribed drug.</w:t>
      </w:r>
    </w:p>
    <w:p w14:paraId="4B115639" w14:textId="6B83E4C2" w:rsidR="00095F37" w:rsidRPr="00525B36" w:rsidRDefault="00095F37" w:rsidP="00A510FB">
      <w:pPr>
        <w:pStyle w:val="ListParagraph"/>
        <w:numPr>
          <w:ilvl w:val="0"/>
          <w:numId w:val="1"/>
        </w:numPr>
        <w:spacing w:line="360" w:lineRule="auto"/>
        <w:rPr>
          <w:sz w:val="24"/>
          <w:szCs w:val="24"/>
        </w:rPr>
      </w:pPr>
      <w:r w:rsidRPr="00525B36">
        <w:rPr>
          <w:sz w:val="24"/>
          <w:szCs w:val="24"/>
        </w:rPr>
        <w:t>Review the intended use of a drug.</w:t>
      </w:r>
    </w:p>
    <w:p w14:paraId="28635990" w14:textId="0744FBB4" w:rsidR="00095F37" w:rsidRPr="00525B36" w:rsidRDefault="00095F37" w:rsidP="00A510FB">
      <w:pPr>
        <w:pStyle w:val="ListParagraph"/>
        <w:numPr>
          <w:ilvl w:val="0"/>
          <w:numId w:val="1"/>
        </w:numPr>
        <w:spacing w:line="360" w:lineRule="auto"/>
        <w:rPr>
          <w:sz w:val="24"/>
          <w:szCs w:val="24"/>
        </w:rPr>
      </w:pPr>
      <w:r w:rsidRPr="00525B36">
        <w:rPr>
          <w:sz w:val="24"/>
          <w:szCs w:val="24"/>
        </w:rPr>
        <w:t>Assess if the patient is allergic to a</w:t>
      </w:r>
      <w:r w:rsidR="00DA7980">
        <w:rPr>
          <w:sz w:val="24"/>
          <w:szCs w:val="24"/>
        </w:rPr>
        <w:t>ny</w:t>
      </w:r>
      <w:r w:rsidRPr="00525B36">
        <w:rPr>
          <w:sz w:val="24"/>
          <w:szCs w:val="24"/>
        </w:rPr>
        <w:t xml:space="preserve"> prescribed drug; if he or she has the age for taking </w:t>
      </w:r>
      <w:r w:rsidR="00DA7980">
        <w:rPr>
          <w:sz w:val="24"/>
          <w:szCs w:val="24"/>
        </w:rPr>
        <w:t>a drug</w:t>
      </w:r>
      <w:r w:rsidR="004017D6" w:rsidRPr="00525B36">
        <w:rPr>
          <w:sz w:val="24"/>
          <w:szCs w:val="24"/>
        </w:rPr>
        <w:t xml:space="preserve">; </w:t>
      </w:r>
      <w:r w:rsidRPr="00525B36">
        <w:rPr>
          <w:sz w:val="24"/>
          <w:szCs w:val="24"/>
        </w:rPr>
        <w:t xml:space="preserve">if any other additional check </w:t>
      </w:r>
      <w:r w:rsidR="004017D6" w:rsidRPr="00525B36">
        <w:rPr>
          <w:sz w:val="24"/>
          <w:szCs w:val="24"/>
        </w:rPr>
        <w:t xml:space="preserve">has to be performed </w:t>
      </w:r>
      <w:r w:rsidRPr="00525B36">
        <w:rPr>
          <w:sz w:val="24"/>
          <w:szCs w:val="24"/>
        </w:rPr>
        <w:t xml:space="preserve">using </w:t>
      </w:r>
      <w:r w:rsidR="004017D6" w:rsidRPr="00525B36">
        <w:rPr>
          <w:sz w:val="24"/>
          <w:szCs w:val="24"/>
        </w:rPr>
        <w:t>a patient’s</w:t>
      </w:r>
      <w:r w:rsidRPr="00525B36">
        <w:rPr>
          <w:sz w:val="24"/>
          <w:szCs w:val="24"/>
        </w:rPr>
        <w:t xml:space="preserve"> additional information.</w:t>
      </w:r>
    </w:p>
    <w:p w14:paraId="2D209CA6" w14:textId="1541CB2C" w:rsidR="00095F37" w:rsidRPr="00525B36" w:rsidRDefault="00FE4715" w:rsidP="00A510FB">
      <w:pPr>
        <w:pStyle w:val="ListParagraph"/>
        <w:numPr>
          <w:ilvl w:val="0"/>
          <w:numId w:val="1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Ensure that</w:t>
      </w:r>
      <w:r w:rsidR="00095F37" w:rsidRPr="00525B36">
        <w:rPr>
          <w:sz w:val="24"/>
          <w:szCs w:val="24"/>
        </w:rPr>
        <w:t xml:space="preserve"> the prescribed drug might </w:t>
      </w:r>
      <w:r>
        <w:rPr>
          <w:sz w:val="24"/>
          <w:szCs w:val="24"/>
        </w:rPr>
        <w:t xml:space="preserve">not </w:t>
      </w:r>
      <w:r w:rsidR="00095F37" w:rsidRPr="00525B36">
        <w:rPr>
          <w:sz w:val="24"/>
          <w:szCs w:val="24"/>
        </w:rPr>
        <w:t>have any medication interaction effect</w:t>
      </w:r>
      <w:r w:rsidR="004017D6" w:rsidRPr="00525B36">
        <w:rPr>
          <w:sz w:val="24"/>
          <w:szCs w:val="24"/>
        </w:rPr>
        <w:t>, contraindication, or therapeutic duplication,</w:t>
      </w:r>
      <w:r w:rsidR="00095F37" w:rsidRPr="00525B36">
        <w:rPr>
          <w:sz w:val="24"/>
          <w:szCs w:val="24"/>
        </w:rPr>
        <w:t xml:space="preserve"> update the physician who prescribed the drug about </w:t>
      </w:r>
      <w:r w:rsidR="004017D6" w:rsidRPr="00525B36">
        <w:rPr>
          <w:sz w:val="24"/>
          <w:szCs w:val="24"/>
        </w:rPr>
        <w:t>these</w:t>
      </w:r>
      <w:r w:rsidR="00DA7980">
        <w:rPr>
          <w:sz w:val="24"/>
          <w:szCs w:val="24"/>
        </w:rPr>
        <w:t xml:space="preserve"> in case</w:t>
      </w:r>
      <w:r w:rsidR="004017D6" w:rsidRPr="00525B36">
        <w:rPr>
          <w:sz w:val="24"/>
          <w:szCs w:val="24"/>
        </w:rPr>
        <w:t>.</w:t>
      </w:r>
    </w:p>
    <w:p w14:paraId="3F1DF66F" w14:textId="2815A82E" w:rsidR="00095F37" w:rsidRPr="00525B36" w:rsidRDefault="00095F37" w:rsidP="00A510FB">
      <w:pPr>
        <w:pStyle w:val="ListParagraph"/>
        <w:numPr>
          <w:ilvl w:val="0"/>
          <w:numId w:val="1"/>
        </w:numPr>
        <w:spacing w:line="360" w:lineRule="auto"/>
        <w:rPr>
          <w:sz w:val="24"/>
          <w:szCs w:val="24"/>
        </w:rPr>
      </w:pPr>
      <w:r w:rsidRPr="00525B36">
        <w:rPr>
          <w:sz w:val="24"/>
          <w:szCs w:val="24"/>
        </w:rPr>
        <w:t xml:space="preserve">Document an allergy of a patient as soon as he discovers one. </w:t>
      </w:r>
    </w:p>
    <w:p w14:paraId="2D90A0A3" w14:textId="3ABC33CC" w:rsidR="00095F37" w:rsidRPr="00525B36" w:rsidRDefault="004017D6" w:rsidP="00A510FB">
      <w:pPr>
        <w:pStyle w:val="ListParagraph"/>
        <w:numPr>
          <w:ilvl w:val="0"/>
          <w:numId w:val="1"/>
        </w:numPr>
        <w:spacing w:line="360" w:lineRule="auto"/>
        <w:rPr>
          <w:sz w:val="24"/>
          <w:szCs w:val="24"/>
        </w:rPr>
      </w:pPr>
      <w:r w:rsidRPr="00525B36">
        <w:rPr>
          <w:sz w:val="24"/>
          <w:szCs w:val="24"/>
        </w:rPr>
        <w:t xml:space="preserve">Assess a potential problem that might be associated with the use of a prescribed drug. </w:t>
      </w:r>
    </w:p>
    <w:p w14:paraId="471A6049" w14:textId="49D922D0" w:rsidR="004017D6" w:rsidRPr="00525B36" w:rsidRDefault="004017D6" w:rsidP="00A510FB">
      <w:pPr>
        <w:pStyle w:val="ListParagraph"/>
        <w:numPr>
          <w:ilvl w:val="0"/>
          <w:numId w:val="1"/>
        </w:numPr>
        <w:spacing w:line="360" w:lineRule="auto"/>
        <w:rPr>
          <w:sz w:val="24"/>
          <w:szCs w:val="24"/>
        </w:rPr>
      </w:pPr>
      <w:r w:rsidRPr="00525B36">
        <w:rPr>
          <w:sz w:val="24"/>
          <w:szCs w:val="24"/>
        </w:rPr>
        <w:t>Confirm if a prescribed drug can be used by a patient.</w:t>
      </w:r>
    </w:p>
    <w:p w14:paraId="4060DB40" w14:textId="7504AEF5" w:rsidR="004017D6" w:rsidRPr="00525B36" w:rsidRDefault="004017D6" w:rsidP="00A510FB">
      <w:pPr>
        <w:spacing w:line="360" w:lineRule="auto"/>
        <w:rPr>
          <w:sz w:val="24"/>
          <w:szCs w:val="24"/>
        </w:rPr>
      </w:pPr>
      <w:r w:rsidRPr="00525B36">
        <w:rPr>
          <w:sz w:val="24"/>
          <w:szCs w:val="24"/>
        </w:rPr>
        <w:t>A nurse</w:t>
      </w:r>
      <w:r w:rsidR="00525B36" w:rsidRPr="00525B36">
        <w:rPr>
          <w:sz w:val="24"/>
          <w:szCs w:val="24"/>
        </w:rPr>
        <w:t>:</w:t>
      </w:r>
    </w:p>
    <w:p w14:paraId="7B7212C5" w14:textId="3FE02374" w:rsidR="004017D6" w:rsidRPr="00525B36" w:rsidRDefault="00385B0D" w:rsidP="00A510FB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m</w:t>
      </w:r>
      <w:r w:rsidR="00525B36" w:rsidRPr="00525B36">
        <w:rPr>
          <w:sz w:val="24"/>
          <w:szCs w:val="24"/>
        </w:rPr>
        <w:t>ust e</w:t>
      </w:r>
      <w:r w:rsidR="004017D6" w:rsidRPr="00525B36">
        <w:rPr>
          <w:sz w:val="24"/>
          <w:szCs w:val="24"/>
        </w:rPr>
        <w:t>nsure the proper use of a currently used drug</w:t>
      </w:r>
      <w:r w:rsidR="004D3FD1" w:rsidRPr="00525B36">
        <w:rPr>
          <w:sz w:val="24"/>
          <w:szCs w:val="24"/>
        </w:rPr>
        <w:t xml:space="preserve">; </w:t>
      </w:r>
      <w:r w:rsidR="002E23FD">
        <w:rPr>
          <w:sz w:val="24"/>
          <w:szCs w:val="24"/>
        </w:rPr>
        <w:t>he or she</w:t>
      </w:r>
      <w:r w:rsidR="004D3FD1" w:rsidRPr="00525B36">
        <w:rPr>
          <w:sz w:val="24"/>
          <w:szCs w:val="24"/>
        </w:rPr>
        <w:t xml:space="preserve"> has to use some data and measurements to achieve this. </w:t>
      </w:r>
      <w:r>
        <w:rPr>
          <w:sz w:val="24"/>
          <w:szCs w:val="24"/>
        </w:rPr>
        <w:t>This is more of a follow-up.</w:t>
      </w:r>
    </w:p>
    <w:p w14:paraId="6E088066" w14:textId="3040D32B" w:rsidR="004D3FD1" w:rsidRDefault="00385B0D" w:rsidP="00A510FB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lastRenderedPageBreak/>
        <w:t>c</w:t>
      </w:r>
      <w:r w:rsidR="00525B36" w:rsidRPr="00525B36">
        <w:rPr>
          <w:sz w:val="24"/>
          <w:szCs w:val="24"/>
        </w:rPr>
        <w:t xml:space="preserve">an review the pharmaceutical and therapeutic suitability of a prescribed drug in the event that a pharmacist is not present, especially for drugs like painkillers and antibiotics. </w:t>
      </w:r>
    </w:p>
    <w:p w14:paraId="2AF59FD3" w14:textId="75B0DB6C" w:rsidR="00DA7980" w:rsidRDefault="00385B0D" w:rsidP="00A510FB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c</w:t>
      </w:r>
      <w:r w:rsidR="00DA7980">
        <w:rPr>
          <w:sz w:val="24"/>
          <w:szCs w:val="24"/>
        </w:rPr>
        <w:t>heck if the medication has not expired and update a pharmacist in case.</w:t>
      </w:r>
    </w:p>
    <w:p w14:paraId="43FAA197" w14:textId="77777777" w:rsidR="00DA7980" w:rsidRDefault="00DA7980" w:rsidP="00A510FB">
      <w:pPr>
        <w:pStyle w:val="ListParagraph"/>
        <w:spacing w:line="360" w:lineRule="auto"/>
        <w:rPr>
          <w:sz w:val="24"/>
          <w:szCs w:val="24"/>
        </w:rPr>
      </w:pPr>
    </w:p>
    <w:p w14:paraId="4F0DDEE4" w14:textId="77777777" w:rsidR="00DA7980" w:rsidRPr="00DA7980" w:rsidRDefault="00DA7980" w:rsidP="00A510FB">
      <w:pPr>
        <w:pStyle w:val="ListParagraph"/>
        <w:spacing w:line="360" w:lineRule="auto"/>
        <w:rPr>
          <w:sz w:val="24"/>
          <w:szCs w:val="24"/>
        </w:rPr>
      </w:pPr>
    </w:p>
    <w:p w14:paraId="263FB4FF" w14:textId="5AAE5E6D" w:rsidR="00DA7980" w:rsidRDefault="001517D5" w:rsidP="00A510FB">
      <w:pPr>
        <w:pStyle w:val="ListParagraph"/>
        <w:numPr>
          <w:ilvl w:val="0"/>
          <w:numId w:val="2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l</w:t>
      </w:r>
      <w:r w:rsidR="00DA7980">
        <w:rPr>
          <w:sz w:val="24"/>
          <w:szCs w:val="24"/>
        </w:rPr>
        <w:t>abel a currently used drug</w:t>
      </w:r>
      <w:r w:rsidR="002B0129">
        <w:rPr>
          <w:sz w:val="24"/>
          <w:szCs w:val="24"/>
        </w:rPr>
        <w:t xml:space="preserve"> and document a patient’s medication history</w:t>
      </w:r>
      <w:r w:rsidR="00DA7980">
        <w:rPr>
          <w:sz w:val="24"/>
          <w:szCs w:val="24"/>
        </w:rPr>
        <w:t xml:space="preserve"> with information about:</w:t>
      </w:r>
    </w:p>
    <w:p w14:paraId="08691542" w14:textId="3C07245F" w:rsidR="00DA7980" w:rsidRDefault="00DA7980" w:rsidP="00A510FB">
      <w:pPr>
        <w:pStyle w:val="ListParagraph"/>
        <w:numPr>
          <w:ilvl w:val="0"/>
          <w:numId w:val="5"/>
        </w:numPr>
        <w:spacing w:line="360" w:lineRule="auto"/>
        <w:rPr>
          <w:sz w:val="24"/>
          <w:szCs w:val="24"/>
        </w:rPr>
      </w:pPr>
      <w:r w:rsidRPr="00DA7980">
        <w:rPr>
          <w:sz w:val="24"/>
          <w:szCs w:val="24"/>
        </w:rPr>
        <w:t>the client</w:t>
      </w:r>
      <w:r w:rsidR="0089201D">
        <w:rPr>
          <w:sz w:val="24"/>
          <w:szCs w:val="24"/>
        </w:rPr>
        <w:t>’s</w:t>
      </w:r>
      <w:r w:rsidRPr="00DA7980">
        <w:rPr>
          <w:sz w:val="24"/>
          <w:szCs w:val="24"/>
        </w:rPr>
        <w:t xml:space="preserve"> name and identifier</w:t>
      </w:r>
    </w:p>
    <w:p w14:paraId="563DD4F8" w14:textId="109CA295" w:rsidR="00DA7980" w:rsidRDefault="00DA7980" w:rsidP="00A510FB">
      <w:pPr>
        <w:pStyle w:val="ListParagraph"/>
        <w:numPr>
          <w:ilvl w:val="0"/>
          <w:numId w:val="5"/>
        </w:numPr>
        <w:spacing w:line="360" w:lineRule="auto"/>
        <w:rPr>
          <w:sz w:val="24"/>
          <w:szCs w:val="24"/>
        </w:rPr>
      </w:pPr>
      <w:r w:rsidRPr="00DA7980">
        <w:rPr>
          <w:sz w:val="24"/>
          <w:szCs w:val="24"/>
        </w:rPr>
        <w:t xml:space="preserve">drug name, dosage, route, </w:t>
      </w:r>
      <w:r>
        <w:rPr>
          <w:sz w:val="24"/>
          <w:szCs w:val="24"/>
        </w:rPr>
        <w:t xml:space="preserve">and </w:t>
      </w:r>
      <w:r w:rsidRPr="00DA7980">
        <w:rPr>
          <w:sz w:val="24"/>
          <w:szCs w:val="24"/>
        </w:rPr>
        <w:t>stren</w:t>
      </w:r>
      <w:r>
        <w:rPr>
          <w:sz w:val="24"/>
          <w:szCs w:val="24"/>
        </w:rPr>
        <w:t>gth</w:t>
      </w:r>
    </w:p>
    <w:p w14:paraId="36490B4F" w14:textId="5DED8E18" w:rsidR="00DA7980" w:rsidRDefault="001517D5" w:rsidP="00A510FB">
      <w:pPr>
        <w:pStyle w:val="ListParagraph"/>
        <w:numPr>
          <w:ilvl w:val="0"/>
          <w:numId w:val="5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d</w:t>
      </w:r>
      <w:r w:rsidR="00DA7980">
        <w:rPr>
          <w:sz w:val="24"/>
          <w:szCs w:val="24"/>
        </w:rPr>
        <w:t>ate dispensed</w:t>
      </w:r>
    </w:p>
    <w:p w14:paraId="67B091F8" w14:textId="76A10DC1" w:rsidR="00DA7980" w:rsidRDefault="001517D5" w:rsidP="00A510FB">
      <w:pPr>
        <w:pStyle w:val="ListParagraph"/>
        <w:numPr>
          <w:ilvl w:val="0"/>
          <w:numId w:val="5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d</w:t>
      </w:r>
      <w:r w:rsidR="00DA7980">
        <w:rPr>
          <w:sz w:val="24"/>
          <w:szCs w:val="24"/>
        </w:rPr>
        <w:t>irection for use</w:t>
      </w:r>
    </w:p>
    <w:p w14:paraId="7F81BDEE" w14:textId="263F3521" w:rsidR="00DA7980" w:rsidRDefault="001517D5" w:rsidP="00A510FB">
      <w:pPr>
        <w:pStyle w:val="ListParagraph"/>
        <w:numPr>
          <w:ilvl w:val="0"/>
          <w:numId w:val="5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a</w:t>
      </w:r>
      <w:r w:rsidR="00DA7980">
        <w:rPr>
          <w:sz w:val="24"/>
          <w:szCs w:val="24"/>
        </w:rPr>
        <w:t>mount dispensed</w:t>
      </w:r>
    </w:p>
    <w:p w14:paraId="07401C08" w14:textId="4C934BB8" w:rsidR="00DA7980" w:rsidRDefault="001517D5" w:rsidP="00A510FB">
      <w:pPr>
        <w:pStyle w:val="ListParagraph"/>
        <w:numPr>
          <w:ilvl w:val="0"/>
          <w:numId w:val="5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i</w:t>
      </w:r>
      <w:r w:rsidR="00DA7980">
        <w:rPr>
          <w:sz w:val="24"/>
          <w:szCs w:val="24"/>
        </w:rPr>
        <w:t>nitials of the dispensing nurse</w:t>
      </w:r>
    </w:p>
    <w:p w14:paraId="6B51D937" w14:textId="4DF6F252" w:rsidR="00DA7980" w:rsidRDefault="001517D5" w:rsidP="00A510FB">
      <w:pPr>
        <w:pStyle w:val="ListParagraph"/>
        <w:numPr>
          <w:ilvl w:val="0"/>
          <w:numId w:val="5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n</w:t>
      </w:r>
      <w:r w:rsidR="00DA7980">
        <w:rPr>
          <w:sz w:val="24"/>
          <w:szCs w:val="24"/>
        </w:rPr>
        <w:t>ame, address, and phone number of the dispensing agency</w:t>
      </w:r>
    </w:p>
    <w:p w14:paraId="0F2A8221" w14:textId="44B04388" w:rsidR="00DA7980" w:rsidRDefault="001517D5" w:rsidP="00A510FB">
      <w:pPr>
        <w:pStyle w:val="ListParagraph"/>
        <w:numPr>
          <w:ilvl w:val="0"/>
          <w:numId w:val="5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n</w:t>
      </w:r>
      <w:r w:rsidR="00DA7980">
        <w:rPr>
          <w:sz w:val="24"/>
          <w:szCs w:val="24"/>
        </w:rPr>
        <w:t>ame and designation of either the prescribing physician or the healthcare provider</w:t>
      </w:r>
    </w:p>
    <w:p w14:paraId="38FAB7AF" w14:textId="6FC3C3B5" w:rsidR="0089201D" w:rsidRPr="00DA7980" w:rsidRDefault="001517D5" w:rsidP="00A510FB">
      <w:pPr>
        <w:pStyle w:val="ListParagraph"/>
        <w:numPr>
          <w:ilvl w:val="0"/>
          <w:numId w:val="5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a</w:t>
      </w:r>
      <w:r w:rsidR="0089201D">
        <w:rPr>
          <w:sz w:val="24"/>
          <w:szCs w:val="24"/>
        </w:rPr>
        <w:t>ny additional information</w:t>
      </w:r>
    </w:p>
    <w:p w14:paraId="54627623" w14:textId="1A8033AE" w:rsidR="003C6E14" w:rsidRPr="007F5E63" w:rsidRDefault="00525B36" w:rsidP="00A510FB">
      <w:pPr>
        <w:spacing w:line="360" w:lineRule="auto"/>
        <w:rPr>
          <w:sz w:val="24"/>
          <w:szCs w:val="24"/>
        </w:rPr>
      </w:pPr>
      <w:r w:rsidRPr="00525B36">
        <w:rPr>
          <w:sz w:val="24"/>
          <w:szCs w:val="24"/>
        </w:rPr>
        <w:t>A physician or an accredited healthcare provider can prescribe a drug to a patient</w:t>
      </w:r>
      <w:r w:rsidR="000937FA">
        <w:rPr>
          <w:sz w:val="24"/>
          <w:szCs w:val="24"/>
        </w:rPr>
        <w:t xml:space="preserve"> with information about how to use the drug</w:t>
      </w:r>
      <w:r w:rsidR="009F67AF">
        <w:rPr>
          <w:sz w:val="24"/>
          <w:szCs w:val="24"/>
        </w:rPr>
        <w:t xml:space="preserve"> such as the dosage, amount dispensed, route, strength, direction for use, and the intention for use</w:t>
      </w:r>
      <w:r w:rsidR="000937FA">
        <w:rPr>
          <w:sz w:val="24"/>
          <w:szCs w:val="24"/>
        </w:rPr>
        <w:t xml:space="preserve">. </w:t>
      </w:r>
    </w:p>
    <w:p w14:paraId="1EDC3E4D" w14:textId="335B3576" w:rsidR="003C6E14" w:rsidRDefault="003C6E14" w:rsidP="00A510FB">
      <w:pPr>
        <w:pStyle w:val="Heading1"/>
        <w:spacing w:line="360" w:lineRule="auto"/>
      </w:pPr>
      <w:r>
        <w:t>Items involved in the process of drug dispensing</w:t>
      </w:r>
    </w:p>
    <w:p w14:paraId="6DEBE385" w14:textId="6499CE09" w:rsidR="003C6E14" w:rsidRPr="003C6E14" w:rsidRDefault="003C6E14" w:rsidP="00A510FB">
      <w:pPr>
        <w:pStyle w:val="ListParagraph"/>
        <w:numPr>
          <w:ilvl w:val="0"/>
          <w:numId w:val="4"/>
        </w:numPr>
        <w:spacing w:line="360" w:lineRule="auto"/>
        <w:rPr>
          <w:sz w:val="24"/>
          <w:szCs w:val="24"/>
        </w:rPr>
      </w:pPr>
      <w:r w:rsidRPr="003C6E14">
        <w:rPr>
          <w:sz w:val="24"/>
          <w:szCs w:val="24"/>
        </w:rPr>
        <w:t>Patient</w:t>
      </w:r>
    </w:p>
    <w:p w14:paraId="4778FF46" w14:textId="56F0AB1A" w:rsidR="003C6E14" w:rsidRPr="003C6E14" w:rsidRDefault="003C6E14" w:rsidP="00A510FB">
      <w:pPr>
        <w:pStyle w:val="ListParagraph"/>
        <w:numPr>
          <w:ilvl w:val="0"/>
          <w:numId w:val="4"/>
        </w:numPr>
        <w:spacing w:line="360" w:lineRule="auto"/>
        <w:rPr>
          <w:sz w:val="24"/>
          <w:szCs w:val="24"/>
        </w:rPr>
      </w:pPr>
      <w:r w:rsidRPr="003C6E14">
        <w:rPr>
          <w:sz w:val="24"/>
          <w:szCs w:val="24"/>
        </w:rPr>
        <w:t>Physician or accredited healthcare provider</w:t>
      </w:r>
    </w:p>
    <w:p w14:paraId="755A2A0E" w14:textId="046E3463" w:rsidR="003C6E14" w:rsidRPr="003C6E14" w:rsidRDefault="003C6E14" w:rsidP="00A510FB">
      <w:pPr>
        <w:pStyle w:val="ListParagraph"/>
        <w:numPr>
          <w:ilvl w:val="0"/>
          <w:numId w:val="4"/>
        </w:numPr>
        <w:spacing w:line="360" w:lineRule="auto"/>
        <w:rPr>
          <w:sz w:val="24"/>
          <w:szCs w:val="24"/>
        </w:rPr>
      </w:pPr>
      <w:r w:rsidRPr="003C6E14">
        <w:rPr>
          <w:sz w:val="24"/>
          <w:szCs w:val="24"/>
        </w:rPr>
        <w:t>Pharmacists</w:t>
      </w:r>
    </w:p>
    <w:p w14:paraId="2C0C28FC" w14:textId="2F059CC1" w:rsidR="003C6E14" w:rsidRPr="003C6E14" w:rsidRDefault="003C6E14" w:rsidP="00A510FB">
      <w:pPr>
        <w:pStyle w:val="ListParagraph"/>
        <w:numPr>
          <w:ilvl w:val="0"/>
          <w:numId w:val="4"/>
        </w:numPr>
        <w:spacing w:line="360" w:lineRule="auto"/>
        <w:rPr>
          <w:sz w:val="24"/>
          <w:szCs w:val="24"/>
        </w:rPr>
      </w:pPr>
      <w:r w:rsidRPr="003C6E14">
        <w:rPr>
          <w:sz w:val="24"/>
          <w:szCs w:val="24"/>
        </w:rPr>
        <w:t>Nurses</w:t>
      </w:r>
    </w:p>
    <w:p w14:paraId="1F0FFC3F" w14:textId="0E033981" w:rsidR="003C6E14" w:rsidRDefault="003C6E14" w:rsidP="00A510FB">
      <w:pPr>
        <w:pStyle w:val="ListParagraph"/>
        <w:numPr>
          <w:ilvl w:val="0"/>
          <w:numId w:val="4"/>
        </w:numPr>
        <w:spacing w:line="360" w:lineRule="auto"/>
        <w:rPr>
          <w:sz w:val="24"/>
          <w:szCs w:val="24"/>
        </w:rPr>
      </w:pPr>
      <w:r w:rsidRPr="003C6E14">
        <w:rPr>
          <w:sz w:val="24"/>
          <w:szCs w:val="24"/>
        </w:rPr>
        <w:t>Drugs</w:t>
      </w:r>
    </w:p>
    <w:p w14:paraId="5474E399" w14:textId="53DFE8D3" w:rsidR="000937FA" w:rsidRDefault="000937FA" w:rsidP="00A510FB">
      <w:pPr>
        <w:pStyle w:val="ListParagraph"/>
        <w:numPr>
          <w:ilvl w:val="0"/>
          <w:numId w:val="4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General administrator</w:t>
      </w:r>
    </w:p>
    <w:p w14:paraId="022540F8" w14:textId="08D03106" w:rsidR="0003408E" w:rsidRDefault="0003408E" w:rsidP="00A510FB">
      <w:pPr>
        <w:pStyle w:val="ListParagraph"/>
        <w:numPr>
          <w:ilvl w:val="0"/>
          <w:numId w:val="4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lastRenderedPageBreak/>
        <w:t>pharmaceutical company</w:t>
      </w:r>
    </w:p>
    <w:p w14:paraId="2FDE272C" w14:textId="77777777" w:rsidR="003A111B" w:rsidRDefault="003A111B" w:rsidP="00A510FB">
      <w:pPr>
        <w:spacing w:line="360" w:lineRule="auto"/>
        <w:ind w:left="360"/>
        <w:rPr>
          <w:sz w:val="24"/>
          <w:szCs w:val="24"/>
        </w:rPr>
      </w:pPr>
    </w:p>
    <w:p w14:paraId="59C614F9" w14:textId="203E27D2" w:rsidR="00A056D2" w:rsidRPr="00A510FB" w:rsidRDefault="00A056D2" w:rsidP="00A510FB">
      <w:pPr>
        <w:spacing w:line="360" w:lineRule="auto"/>
        <w:rPr>
          <w:rFonts w:asciiTheme="majorHAnsi" w:hAnsiTheme="majorHAnsi" w:cstheme="majorHAnsi"/>
          <w:color w:val="2F5496" w:themeColor="accent1" w:themeShade="BF"/>
          <w:sz w:val="32"/>
          <w:szCs w:val="32"/>
        </w:rPr>
      </w:pPr>
      <w:r w:rsidRPr="00A510FB">
        <w:rPr>
          <w:rFonts w:asciiTheme="majorHAnsi" w:hAnsiTheme="majorHAnsi" w:cstheme="majorHAnsi"/>
          <w:color w:val="2F5496" w:themeColor="accent1" w:themeShade="BF"/>
          <w:sz w:val="32"/>
          <w:szCs w:val="32"/>
        </w:rPr>
        <w:t>Requirements</w:t>
      </w:r>
      <w:r w:rsidR="00A510FB">
        <w:rPr>
          <w:rFonts w:asciiTheme="majorHAnsi" w:hAnsiTheme="majorHAnsi" w:cstheme="majorHAnsi"/>
          <w:color w:val="2F5496" w:themeColor="accent1" w:themeShade="BF"/>
          <w:sz w:val="32"/>
          <w:szCs w:val="32"/>
        </w:rPr>
        <w:t xml:space="preserve"> that were initially given</w:t>
      </w:r>
    </w:p>
    <w:p w14:paraId="1F1F6D06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i. Patients are identified by SSN, and their names, addresses, and also ages.</w:t>
      </w:r>
    </w:p>
    <w:p w14:paraId="13A64D7C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ii. Doctors are identified by an SSN, for each doctor, the name, specialty and years</w:t>
      </w:r>
    </w:p>
    <w:p w14:paraId="6DF73A67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of experience must be recorded.</w:t>
      </w:r>
    </w:p>
    <w:p w14:paraId="40886FA3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iii. Each pharmaceutical company is identified by name and has a phone number.</w:t>
      </w:r>
    </w:p>
    <w:p w14:paraId="4D2FA18C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iv. For each drug, the trade name and formula must be reordered. Each drug is sold</w:t>
      </w:r>
    </w:p>
    <w:p w14:paraId="37554FD3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by a given pharmaceutical company, and the trade name identifies a drug uniquely</w:t>
      </w:r>
    </w:p>
    <w:p w14:paraId="5EE434EE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from among the products of that company. If a pharmaceutical company is</w:t>
      </w:r>
    </w:p>
    <w:p w14:paraId="73CF8226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deleted, you need not keep track of its products any longer.</w:t>
      </w:r>
    </w:p>
    <w:p w14:paraId="7AC0D706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v. Each pharmacy has a name, address, and phone number.</w:t>
      </w:r>
    </w:p>
    <w:p w14:paraId="5305FEAF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vi. Every patient has a primary physician. Every doctor has at least one patient.</w:t>
      </w:r>
    </w:p>
    <w:p w14:paraId="28086301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vii. Each pharmacy sells several drugs and has a price for each. A drug could be sold</w:t>
      </w:r>
    </w:p>
    <w:p w14:paraId="64CAF8A0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at several pharmacies, and the price could vary from one pharmacy to another.</w:t>
      </w:r>
    </w:p>
    <w:p w14:paraId="59B0F51B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viii. Doctors prescribe drugs for patients. A doctor could prescribe one or more drugs</w:t>
      </w:r>
    </w:p>
    <w:p w14:paraId="74B7E49F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for several patients, and a patient could obtain prescriptions from several doctors.</w:t>
      </w:r>
    </w:p>
    <w:p w14:paraId="4DCAA378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Each prescription has a date and a quantity associated with it. You can assume</w:t>
      </w:r>
    </w:p>
    <w:p w14:paraId="71EE083C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that if a doctor prescribes the same drug for the same patient more than once, only</w:t>
      </w:r>
    </w:p>
    <w:p w14:paraId="53BED73D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the last such prescription needs to be stored.</w:t>
      </w:r>
    </w:p>
    <w:p w14:paraId="5B54194C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ix. Pharmaceutical companies have long-term contracts with pharmacies. A</w:t>
      </w:r>
    </w:p>
    <w:p w14:paraId="445B6628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lastRenderedPageBreak/>
        <w:t>pharmaceutical company can contract with several pharmaceutical companies.</w:t>
      </w:r>
    </w:p>
    <w:p w14:paraId="016AD571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For each contract, you have to store a start date, and end date, and the text of the</w:t>
      </w:r>
    </w:p>
    <w:p w14:paraId="7A8AF968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contract.</w:t>
      </w:r>
    </w:p>
    <w:p w14:paraId="408F152D" w14:textId="77777777" w:rsidR="00A056D2" w:rsidRPr="00A056D2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x. Pharmacies appoint a supervisor for each contract. There must always a supervisor</w:t>
      </w:r>
    </w:p>
    <w:p w14:paraId="1A7D18A0" w14:textId="4C2C313E" w:rsidR="003A111B" w:rsidRDefault="00A056D2" w:rsidP="00A510FB">
      <w:pPr>
        <w:spacing w:line="360" w:lineRule="auto"/>
        <w:ind w:left="360"/>
        <w:rPr>
          <w:sz w:val="24"/>
          <w:szCs w:val="24"/>
        </w:rPr>
      </w:pPr>
      <w:r w:rsidRPr="00A056D2">
        <w:rPr>
          <w:sz w:val="24"/>
          <w:szCs w:val="24"/>
        </w:rPr>
        <w:t>for each contract</w:t>
      </w:r>
    </w:p>
    <w:p w14:paraId="79F1C125" w14:textId="3C201FA8" w:rsidR="003A111B" w:rsidRPr="00A510FB" w:rsidRDefault="00A510FB" w:rsidP="00A510FB">
      <w:pPr>
        <w:spacing w:line="360" w:lineRule="auto"/>
        <w:ind w:left="360"/>
        <w:rPr>
          <w:rFonts w:asciiTheme="majorHAnsi" w:hAnsiTheme="majorHAnsi" w:cstheme="majorHAnsi"/>
          <w:color w:val="2F5496" w:themeColor="accent1" w:themeShade="BF"/>
          <w:sz w:val="32"/>
          <w:szCs w:val="32"/>
        </w:rPr>
      </w:pPr>
      <w:r w:rsidRPr="00A510FB">
        <w:rPr>
          <w:rFonts w:asciiTheme="majorHAnsi" w:hAnsiTheme="majorHAnsi" w:cstheme="majorHAnsi"/>
          <w:color w:val="2F5496" w:themeColor="accent1" w:themeShade="BF"/>
          <w:sz w:val="32"/>
          <w:szCs w:val="32"/>
        </w:rPr>
        <w:t>Tools and tips that could be further included for our Drug Dispensing Software</w:t>
      </w:r>
    </w:p>
    <w:p w14:paraId="18C6E916" w14:textId="3F96B484" w:rsidR="003A111B" w:rsidRDefault="00A510FB" w:rsidP="0075730A">
      <w:pPr>
        <w:pStyle w:val="Bibliography"/>
        <w:numPr>
          <w:ilvl w:val="0"/>
          <w:numId w:val="7"/>
        </w:numPr>
        <w:rPr>
          <w:sz w:val="24"/>
          <w:szCs w:val="24"/>
        </w:rPr>
      </w:pPr>
      <w:r>
        <w:t xml:space="preserve">Dummy Medication Administration Records. </w:t>
      </w:r>
      <w:r>
        <w:fldChar w:fldCharType="begin"/>
      </w:r>
      <w:r w:rsidR="0075730A">
        <w:instrText xml:space="preserve"> ADDIN ZOTERO_BIBL {"uncited":[],"omitted":[],"custom":[]} CSL_BIBLIOGRAPHY </w:instrText>
      </w:r>
      <w:r>
        <w:fldChar w:fldCharType="separate"/>
      </w:r>
      <w:r w:rsidR="0075730A" w:rsidRPr="0075730A">
        <w:rPr>
          <w:rFonts w:ascii="Calibri" w:hAnsi="Calibri" w:cs="Calibri"/>
          <w:i/>
          <w:iCs/>
          <w:sz w:val="24"/>
        </w:rPr>
        <w:t xml:space="preserve">Best Medication Dispensing Software in 2023: </w:t>
      </w:r>
      <w:r>
        <w:rPr>
          <w:sz w:val="24"/>
          <w:szCs w:val="24"/>
        </w:rPr>
        <w:fldChar w:fldCharType="end"/>
      </w:r>
    </w:p>
    <w:p w14:paraId="79581ABF" w14:textId="3E3B021E" w:rsidR="00AB5D5F" w:rsidRDefault="007C0F31" w:rsidP="00AB5D5F">
      <w:pPr>
        <w:pStyle w:val="ListParagraph"/>
        <w:numPr>
          <w:ilvl w:val="0"/>
          <w:numId w:val="7"/>
        </w:numPr>
      </w:pPr>
      <w:r>
        <w:t>Direct mail and marketing automation software</w:t>
      </w:r>
    </w:p>
    <w:p w14:paraId="78CBB54B" w14:textId="449F53CB" w:rsidR="003A111B" w:rsidRPr="00E17136" w:rsidRDefault="00E17136" w:rsidP="00E17136">
      <w:pPr>
        <w:pStyle w:val="ListParagraph"/>
        <w:numPr>
          <w:ilvl w:val="0"/>
          <w:numId w:val="7"/>
        </w:numPr>
        <w:spacing w:line="360" w:lineRule="auto"/>
        <w:rPr>
          <w:sz w:val="24"/>
          <w:szCs w:val="24"/>
        </w:rPr>
      </w:pPr>
      <w:r>
        <w:t>Service Desk Software with a focus on a ticketing platform.</w:t>
      </w:r>
    </w:p>
    <w:p w14:paraId="528CFE47" w14:textId="1CD37482" w:rsidR="00E17136" w:rsidRPr="00AB5D5F" w:rsidRDefault="00AB5D5F" w:rsidP="00E17136">
      <w:pPr>
        <w:pStyle w:val="ListParagraph"/>
        <w:numPr>
          <w:ilvl w:val="0"/>
          <w:numId w:val="7"/>
        </w:numPr>
        <w:spacing w:line="360" w:lineRule="auto"/>
        <w:rPr>
          <w:sz w:val="24"/>
          <w:szCs w:val="24"/>
        </w:rPr>
      </w:pPr>
      <w:r>
        <w:t>A way to manage the company’s digital, physical and virtual components in databases</w:t>
      </w:r>
    </w:p>
    <w:p w14:paraId="0A28149B" w14:textId="6C6CD981" w:rsidR="00AB5D5F" w:rsidRPr="00E17136" w:rsidRDefault="00AB5D5F" w:rsidP="00E17136">
      <w:pPr>
        <w:pStyle w:val="ListParagraph"/>
        <w:numPr>
          <w:ilvl w:val="0"/>
          <w:numId w:val="7"/>
        </w:numPr>
        <w:spacing w:line="360" w:lineRule="auto"/>
        <w:rPr>
          <w:sz w:val="24"/>
          <w:szCs w:val="24"/>
        </w:rPr>
      </w:pPr>
      <w:r>
        <w:rPr>
          <w:sz w:val="24"/>
          <w:szCs w:val="24"/>
        </w:rPr>
        <w:t>ERP procedure storage</w:t>
      </w:r>
    </w:p>
    <w:p w14:paraId="5078B6F5" w14:textId="77777777" w:rsidR="003A111B" w:rsidRDefault="003A111B" w:rsidP="00A510FB">
      <w:pPr>
        <w:spacing w:line="360" w:lineRule="auto"/>
        <w:ind w:left="360"/>
        <w:rPr>
          <w:sz w:val="24"/>
          <w:szCs w:val="24"/>
        </w:rPr>
      </w:pPr>
    </w:p>
    <w:p w14:paraId="722B9E2D" w14:textId="77777777" w:rsidR="003A111B" w:rsidRDefault="003A111B" w:rsidP="00A510FB">
      <w:pPr>
        <w:spacing w:line="360" w:lineRule="auto"/>
        <w:ind w:left="360"/>
        <w:rPr>
          <w:sz w:val="24"/>
          <w:szCs w:val="24"/>
        </w:rPr>
      </w:pPr>
    </w:p>
    <w:p w14:paraId="183934A0" w14:textId="77777777" w:rsidR="003A111B" w:rsidRDefault="003A111B" w:rsidP="00A510FB">
      <w:pPr>
        <w:spacing w:line="360" w:lineRule="auto"/>
        <w:ind w:left="360"/>
        <w:rPr>
          <w:sz w:val="24"/>
          <w:szCs w:val="24"/>
        </w:rPr>
      </w:pPr>
    </w:p>
    <w:p w14:paraId="791308D7" w14:textId="77777777" w:rsidR="003A111B" w:rsidRPr="003A111B" w:rsidRDefault="003A111B" w:rsidP="00A510FB">
      <w:pPr>
        <w:spacing w:line="360" w:lineRule="auto"/>
        <w:ind w:left="360"/>
        <w:rPr>
          <w:sz w:val="24"/>
          <w:szCs w:val="24"/>
        </w:rPr>
      </w:pPr>
    </w:p>
    <w:p w14:paraId="6507F028" w14:textId="6A90B900" w:rsidR="003C6E14" w:rsidRDefault="003A111B" w:rsidP="00A510FB">
      <w:pPr>
        <w:pStyle w:val="Heading1"/>
        <w:spacing w:line="360" w:lineRule="auto"/>
      </w:pPr>
      <w:r>
        <w:t>Resources</w:t>
      </w:r>
    </w:p>
    <w:p w14:paraId="7ACADEAD" w14:textId="098E63AD" w:rsidR="003A111B" w:rsidRDefault="00000000" w:rsidP="00A510FB">
      <w:pPr>
        <w:spacing w:line="360" w:lineRule="auto"/>
      </w:pPr>
      <w:hyperlink r:id="rId5" w:anchor=":~:text=Dispensing%20includes%20preparing%20and%20giving,the%20involvement%20of%20a%20pharmacist" w:history="1">
        <w:r w:rsidR="003A111B" w:rsidRPr="00665F69">
          <w:rPr>
            <w:rStyle w:val="Hyperlink"/>
          </w:rPr>
          <w:t>https://www.bccnm.ca/RN/learning/medication/Pages/dispensing.aspx#:~:text=Dispensing%20includes%20preparing%20and%20giving,the%20involvement%20of%20a%20pharmacist</w:t>
        </w:r>
      </w:hyperlink>
      <w:r w:rsidR="003A111B" w:rsidRPr="003A111B">
        <w:t>.</w:t>
      </w:r>
    </w:p>
    <w:p w14:paraId="0E25C5C1" w14:textId="77777777" w:rsidR="0075730A" w:rsidRPr="0075730A" w:rsidRDefault="0075730A" w:rsidP="0075730A">
      <w:pPr>
        <w:pStyle w:val="Bibliography"/>
        <w:rPr>
          <w:rFonts w:ascii="Calibri" w:hAnsi="Calibri" w:cs="Calibri"/>
          <w:sz w:val="24"/>
        </w:rPr>
      </w:pPr>
      <w:r w:rsidRPr="0075730A">
        <w:rPr>
          <w:rFonts w:ascii="Calibri" w:hAnsi="Calibri" w:cs="Calibri"/>
          <w:i/>
          <w:iCs/>
          <w:sz w:val="24"/>
        </w:rPr>
        <w:t>Compare 60+</w:t>
      </w:r>
      <w:r w:rsidRPr="0075730A">
        <w:rPr>
          <w:rFonts w:ascii="Calibri" w:hAnsi="Calibri" w:cs="Calibri"/>
          <w:sz w:val="24"/>
        </w:rPr>
        <w:t>. (n.d.). G2. Retrieved April 30, 2023, from https://www.g2.com/categories/medication-dispensing</w:t>
      </w:r>
    </w:p>
    <w:p w14:paraId="0BB972EB" w14:textId="77777777" w:rsidR="003A111B" w:rsidRPr="003A111B" w:rsidRDefault="003A111B" w:rsidP="00A510FB">
      <w:pPr>
        <w:spacing w:line="360" w:lineRule="auto"/>
      </w:pPr>
    </w:p>
    <w:p w14:paraId="0F4B614E" w14:textId="77777777" w:rsidR="009A3964" w:rsidRPr="00FC2737" w:rsidRDefault="009A3964" w:rsidP="00A510FB">
      <w:pPr>
        <w:spacing w:line="360" w:lineRule="auto"/>
      </w:pPr>
    </w:p>
    <w:p w14:paraId="238B52E7" w14:textId="77777777" w:rsidR="00FC2737" w:rsidRPr="00FC2737" w:rsidRDefault="00FC2737" w:rsidP="00A510FB">
      <w:pPr>
        <w:spacing w:line="360" w:lineRule="auto"/>
      </w:pPr>
    </w:p>
    <w:sectPr w:rsidR="00FC2737" w:rsidRPr="00FC273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001825"/>
    <w:multiLevelType w:val="hybridMultilevel"/>
    <w:tmpl w:val="D794FCA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1B3F68E7"/>
    <w:multiLevelType w:val="hybridMultilevel"/>
    <w:tmpl w:val="7B96C4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8E05966"/>
    <w:multiLevelType w:val="hybridMultilevel"/>
    <w:tmpl w:val="BC62A2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8F207D8"/>
    <w:multiLevelType w:val="hybridMultilevel"/>
    <w:tmpl w:val="1DD284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ED428FB"/>
    <w:multiLevelType w:val="hybridMultilevel"/>
    <w:tmpl w:val="833C1474"/>
    <w:lvl w:ilvl="0" w:tplc="2F0C2DBA">
      <w:start w:val="1"/>
      <w:numFmt w:val="decimal"/>
      <w:lvlText w:val="%1."/>
      <w:lvlJc w:val="left"/>
      <w:pPr>
        <w:ind w:left="72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6632FBC"/>
    <w:multiLevelType w:val="hybridMultilevel"/>
    <w:tmpl w:val="801E9CB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8710C63"/>
    <w:multiLevelType w:val="hybridMultilevel"/>
    <w:tmpl w:val="E42E49A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429087480">
    <w:abstractNumId w:val="1"/>
  </w:num>
  <w:num w:numId="2" w16cid:durableId="84958791">
    <w:abstractNumId w:val="3"/>
  </w:num>
  <w:num w:numId="3" w16cid:durableId="1740664028">
    <w:abstractNumId w:val="6"/>
  </w:num>
  <w:num w:numId="4" w16cid:durableId="240797822">
    <w:abstractNumId w:val="2"/>
  </w:num>
  <w:num w:numId="5" w16cid:durableId="1672176883">
    <w:abstractNumId w:val="0"/>
  </w:num>
  <w:num w:numId="6" w16cid:durableId="708654127">
    <w:abstractNumId w:val="5"/>
  </w:num>
  <w:num w:numId="7" w16cid:durableId="82674596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C2737"/>
    <w:rsid w:val="0003408E"/>
    <w:rsid w:val="000937FA"/>
    <w:rsid w:val="00095F37"/>
    <w:rsid w:val="001517D5"/>
    <w:rsid w:val="002B0129"/>
    <w:rsid w:val="002E23FD"/>
    <w:rsid w:val="00385B0D"/>
    <w:rsid w:val="003A111B"/>
    <w:rsid w:val="003C6E14"/>
    <w:rsid w:val="004017D6"/>
    <w:rsid w:val="004D3FD1"/>
    <w:rsid w:val="00525B36"/>
    <w:rsid w:val="0075730A"/>
    <w:rsid w:val="007C0F31"/>
    <w:rsid w:val="007F5E63"/>
    <w:rsid w:val="0089201D"/>
    <w:rsid w:val="009A3964"/>
    <w:rsid w:val="009F67AF"/>
    <w:rsid w:val="00A056D2"/>
    <w:rsid w:val="00A510FB"/>
    <w:rsid w:val="00AB5D5F"/>
    <w:rsid w:val="00AD76E7"/>
    <w:rsid w:val="00DA7980"/>
    <w:rsid w:val="00E17136"/>
    <w:rsid w:val="00FC2737"/>
    <w:rsid w:val="00FE47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DA7A77"/>
  <w15:chartTrackingRefBased/>
  <w15:docId w15:val="{C1E34175-90E2-4C20-8348-09084962DD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C273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C273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FC273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C273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095F3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A111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A111B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75730A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www.bccnm.ca/RN/learning/medication/Pages/dispensing.aspx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769</Words>
  <Characters>4389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 Kabumba</dc:creator>
  <cp:keywords/>
  <dc:description/>
  <cp:lastModifiedBy>Kabumba Christian</cp:lastModifiedBy>
  <cp:revision>2</cp:revision>
  <dcterms:created xsi:type="dcterms:W3CDTF">2023-04-30T18:22:00Z</dcterms:created>
  <dcterms:modified xsi:type="dcterms:W3CDTF">2023-04-30T18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c0a7e42-f648-404d-a1dd-0a6e3e344b77</vt:lpwstr>
  </property>
  <property fmtid="{D5CDD505-2E9C-101B-9397-08002B2CF9AE}" pid="3" name="ZOTERO_PREF_1">
    <vt:lpwstr>&lt;data data-version="3" zotero-version="6.0.23"&gt;&lt;session id="t98qSTwx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4" name="ZOTERO_PREF_2">
    <vt:lpwstr>alAbbreviations" value="true"/&gt;&lt;/prefs&gt;&lt;/data&gt;</vt:lpwstr>
  </property>
</Properties>
</file>